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146A" w:rsidRDefault="0056146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6146A" w:rsidRPr="00BF0354" w:rsidRDefault="0056146A"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56146A" w:rsidRDefault="0056146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6146A" w:rsidRPr="00BF0354" w:rsidRDefault="0056146A"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146A" w:rsidRDefault="0056146A" w:rsidP="00BF7EB9">
                            <w:pPr>
                              <w:pStyle w:val="Untertitel"/>
                              <w:rPr>
                                <w:b/>
                              </w:rPr>
                            </w:pPr>
                            <w:r>
                              <w:rPr>
                                <w:b/>
                              </w:rPr>
                              <w:t>MSE - Masterthesis</w:t>
                            </w:r>
                          </w:p>
                          <w:p w:rsidR="0056146A" w:rsidRPr="00BF0354" w:rsidRDefault="0056146A" w:rsidP="00BF7EB9">
                            <w:pPr>
                              <w:pStyle w:val="Untertitel"/>
                            </w:pPr>
                            <w:r w:rsidRPr="00BF0354">
                              <w:t>im Studiengang</w:t>
                            </w:r>
                            <w:r w:rsidRPr="00BF0354">
                              <w:br/>
                            </w:r>
                            <w:r>
                              <w:t>Elektro- und Informationstechnik</w:t>
                            </w:r>
                          </w:p>
                          <w:p w:rsidR="0056146A" w:rsidRDefault="0056146A" w:rsidP="005D26BD">
                            <w:pPr>
                              <w:pStyle w:val="Untertitel"/>
                            </w:pPr>
                            <w:r>
                              <w:t>vorgelegt von</w:t>
                            </w:r>
                          </w:p>
                          <w:p w:rsidR="0056146A" w:rsidRDefault="0056146A" w:rsidP="00BA7590">
                            <w:pPr>
                              <w:pStyle w:val="Untertitel"/>
                            </w:pPr>
                            <w:r>
                              <w:rPr>
                                <w:b/>
                              </w:rPr>
                              <w:t>Attila Horvath</w:t>
                            </w:r>
                            <w:r>
                              <w:rPr>
                                <w:b/>
                              </w:rPr>
                              <w:br/>
                            </w:r>
                          </w:p>
                          <w:p w:rsidR="0056146A" w:rsidRPr="00BA7590" w:rsidRDefault="0056146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56146A" w:rsidRDefault="0056146A" w:rsidP="00BF7EB9">
                      <w:pPr>
                        <w:pStyle w:val="Untertitel"/>
                        <w:rPr>
                          <w:b/>
                        </w:rPr>
                      </w:pPr>
                      <w:r>
                        <w:rPr>
                          <w:b/>
                        </w:rPr>
                        <w:t>MSE - Masterthesis</w:t>
                      </w:r>
                    </w:p>
                    <w:p w:rsidR="0056146A" w:rsidRPr="00BF0354" w:rsidRDefault="0056146A" w:rsidP="00BF7EB9">
                      <w:pPr>
                        <w:pStyle w:val="Untertitel"/>
                      </w:pPr>
                      <w:r w:rsidRPr="00BF0354">
                        <w:t>im Studiengang</w:t>
                      </w:r>
                      <w:r w:rsidRPr="00BF0354">
                        <w:br/>
                      </w:r>
                      <w:r>
                        <w:t>Elektro- und Informationstechnik</w:t>
                      </w:r>
                    </w:p>
                    <w:p w:rsidR="0056146A" w:rsidRDefault="0056146A" w:rsidP="005D26BD">
                      <w:pPr>
                        <w:pStyle w:val="Untertitel"/>
                      </w:pPr>
                      <w:r>
                        <w:t>vorgelegt von</w:t>
                      </w:r>
                    </w:p>
                    <w:p w:rsidR="0056146A" w:rsidRDefault="0056146A" w:rsidP="00BA7590">
                      <w:pPr>
                        <w:pStyle w:val="Untertitel"/>
                      </w:pPr>
                      <w:r>
                        <w:rPr>
                          <w:b/>
                        </w:rPr>
                        <w:t>Attila Horvath</w:t>
                      </w:r>
                      <w:r>
                        <w:rPr>
                          <w:b/>
                        </w:rPr>
                        <w:br/>
                      </w:r>
                    </w:p>
                    <w:p w:rsidR="0056146A" w:rsidRPr="00BA7590" w:rsidRDefault="0056146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146A" w:rsidRPr="00BF0354" w:rsidRDefault="0056146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56146A" w:rsidRPr="00BF0354" w:rsidRDefault="0056146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Toc535213831"/>
      <w:bookmarkStart w:id="2" w:name="_Ref491742389"/>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213832"/>
      <w:r>
        <w:lastRenderedPageBreak/>
        <w:t>Kurzfassung</w:t>
      </w:r>
      <w:bookmarkEnd w:id="2"/>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213833"/>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213834"/>
      <w:r>
        <w:lastRenderedPageBreak/>
        <w:t>Inhaltsverzeichnis</w:t>
      </w:r>
      <w:bookmarkEnd w:id="6"/>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7" w:name="_Toc535213835"/>
      <w:r>
        <w:t>Abbildungs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213836"/>
      <w:r>
        <w:lastRenderedPageBreak/>
        <w:t>Tabellenverzeichnis</w:t>
      </w:r>
      <w:bookmarkEnd w:id="8"/>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9" w:name="_Toc535213837"/>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Default="00F64BCE" w:rsidP="00F64BCE">
      <w:pPr>
        <w:tabs>
          <w:tab w:val="left" w:pos="1440"/>
        </w:tabs>
        <w:spacing w:before="0"/>
        <w:rPr>
          <w:rStyle w:val="ilfuvd"/>
        </w:rPr>
      </w:pPr>
      <w:r>
        <w:rPr>
          <w:lang w:val="en-US"/>
        </w:rPr>
        <w:t>JPEG</w:t>
      </w:r>
      <w:r>
        <w:rPr>
          <w:lang w:val="en-US"/>
        </w:rPr>
        <w:tab/>
      </w:r>
      <w:r>
        <w:rPr>
          <w:rStyle w:val="ilfuvd"/>
        </w:rPr>
        <w:t>Joint Photographic Experts Group</w:t>
      </w:r>
    </w:p>
    <w:p w:rsidR="00F64BCE" w:rsidRPr="00444719" w:rsidRDefault="00F64BCE" w:rsidP="00F64BCE">
      <w:pPr>
        <w:tabs>
          <w:tab w:val="left" w:pos="1440"/>
        </w:tabs>
        <w:spacing w:before="0"/>
        <w:rPr>
          <w:lang w:val="en-US"/>
        </w:rPr>
      </w:pPr>
      <w:r>
        <w:rPr>
          <w:rStyle w:val="ilfuvd"/>
        </w:rPr>
        <w:t>RAW</w:t>
      </w:r>
      <w:r>
        <w:rPr>
          <w:rStyle w:val="ilfuvd"/>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Default="00F0622A" w:rsidP="00444719">
      <w:pPr>
        <w:tabs>
          <w:tab w:val="left" w:pos="1440"/>
        </w:tabs>
        <w:spacing w:before="0"/>
        <w:rPr>
          <w:lang w:val="en-US"/>
        </w:rPr>
      </w:pPr>
      <w:r>
        <w:rPr>
          <w:lang w:val="en-US"/>
        </w:rPr>
        <w:t>Fotografie</w:t>
      </w:r>
    </w:p>
    <w:p w:rsidR="00F0622A" w:rsidRPr="00055904" w:rsidRDefault="00F0622A" w:rsidP="00444719">
      <w:pPr>
        <w:tabs>
          <w:tab w:val="left" w:pos="1440"/>
        </w:tabs>
        <w:spacing w:before="0"/>
        <w:rPr>
          <w:lang w:val="en-US"/>
        </w:rPr>
      </w:pPr>
      <w:r>
        <w:rPr>
          <w:lang w:val="en-US"/>
        </w:rPr>
        <w:t>ISO</w:t>
      </w:r>
      <w:r>
        <w:rPr>
          <w:lang w:val="en-US"/>
        </w:rPr>
        <w:tab/>
      </w:r>
      <w:r w:rsidR="000D35CC" w:rsidRPr="000D35CC">
        <w:t>International Standardizing Organization</w:t>
      </w:r>
    </w:p>
    <w:p w:rsidR="00444719" w:rsidRPr="00055904" w:rsidRDefault="00444719" w:rsidP="00444719">
      <w:pPr>
        <w:tabs>
          <w:tab w:val="left" w:pos="1440"/>
        </w:tabs>
        <w:spacing w:before="0"/>
        <w:rPr>
          <w:lang w:val="en-US"/>
        </w:rPr>
      </w:pPr>
    </w:p>
    <w:p w:rsidR="005F576C" w:rsidRDefault="005F576C" w:rsidP="005F576C">
      <w:pPr>
        <w:tabs>
          <w:tab w:val="left" w:pos="1440"/>
        </w:tabs>
      </w:pPr>
      <w:r>
        <w:t>Verschiedenes</w:t>
      </w:r>
    </w:p>
    <w:p w:rsidR="008407F5" w:rsidRDefault="008407F5" w:rsidP="005F576C">
      <w:pPr>
        <w:tabs>
          <w:tab w:val="left" w:pos="1440"/>
        </w:tabs>
      </w:pPr>
      <w:r>
        <w:t>CPU</w:t>
      </w:r>
      <w:r>
        <w:tab/>
        <w:t>Central Processing Unit</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10" w:name="_Ref490562273"/>
      <w:bookmarkStart w:id="11" w:name="_Toc535213838"/>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213839"/>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213840"/>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213841"/>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213842"/>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145268"/>
      <w:r>
        <w:t xml:space="preserve">Tabelle </w:t>
      </w:r>
      <w:r w:rsidR="00C7465A">
        <w:fldChar w:fldCharType="begin"/>
      </w:r>
      <w:r w:rsidR="00C7465A">
        <w:instrText xml:space="preserve"> SEQ Tabelle \* ARABIC </w:instrText>
      </w:r>
      <w:r w:rsidR="00C7465A">
        <w:fldChar w:fldCharType="separate"/>
      </w:r>
      <w:r w:rsidR="00C7465A">
        <w:rPr>
          <w:noProof/>
        </w:rPr>
        <w:t>1</w:t>
      </w:r>
      <w:r w:rsidR="00C7465A">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213843"/>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213844"/>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213845"/>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213846"/>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213847"/>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213848"/>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213849"/>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213850"/>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213852"/>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213853"/>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A1F6E">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213854"/>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213855"/>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21385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213857"/>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21385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213859"/>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21386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145269"/>
      <w:r w:rsidR="00E823C6">
        <w:t xml:space="preserve">Tabelle </w:t>
      </w:r>
      <w:r w:rsidR="00C7465A">
        <w:fldChar w:fldCharType="begin"/>
      </w:r>
      <w:r w:rsidR="00C7465A">
        <w:instrText xml:space="preserve"> SEQ Tabelle \* ARABIC </w:instrText>
      </w:r>
      <w:r w:rsidR="00C7465A">
        <w:fldChar w:fldCharType="separate"/>
      </w:r>
      <w:r w:rsidR="00C7465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5213861"/>
      <w:r>
        <w:lastRenderedPageBreak/>
        <w:t>Dynamikbereich</w:t>
      </w:r>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9"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9"/>
      <w:r>
        <w:rPr>
          <w:noProof/>
        </w:rPr>
        <w:fldChar w:fldCharType="end"/>
      </w:r>
    </w:p>
    <w:p w:rsidR="00416213" w:rsidRDefault="00416213" w:rsidP="00416213">
      <w:pPr>
        <w:pStyle w:val="berschrift2"/>
      </w:pPr>
      <w:bookmarkStart w:id="60" w:name="_Toc535213862"/>
      <w:bookmarkStart w:id="61" w:name="_Ref535487444"/>
      <w:r>
        <w:t xml:space="preserve">HDR – High Dynamic Range </w:t>
      </w:r>
      <w:r w:rsidRPr="00416213">
        <w:t>Fotografie</w:t>
      </w:r>
      <w:bookmarkEnd w:id="60"/>
      <w:bookmarkEnd w:id="61"/>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2"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2"/>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3"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3"/>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4"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4"/>
    </w:p>
    <w:p w:rsidR="00416213" w:rsidRDefault="00A128CD" w:rsidP="00416213">
      <w:pPr>
        <w:pStyle w:val="berschrift2"/>
      </w:pPr>
      <w:bookmarkStart w:id="65" w:name="_Toc535213863"/>
      <w:r>
        <w:lastRenderedPageBreak/>
        <w:t>RAW</w:t>
      </w:r>
      <w:r w:rsidR="00416213">
        <w:t xml:space="preserve">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6" w:name="_Toc535213864"/>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7"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4</w:t>
      </w:r>
      <w:r w:rsidR="00BA1753">
        <w:rPr>
          <w:noProof/>
        </w:rPr>
        <w:fldChar w:fldCharType="end"/>
      </w:r>
      <w:r>
        <w:rPr>
          <w:noProof/>
        </w:rPr>
        <w:t xml:space="preserve">: </w:t>
      </w:r>
      <w:r w:rsidR="004C281B">
        <w:rPr>
          <w:noProof/>
        </w:rPr>
        <w:t>CRF aufgezeichnet für den Sony IMX219 Bildsensor.</w:t>
      </w:r>
      <w:bookmarkEnd w:id="67"/>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8" w:name="_Toc535213865"/>
      <w:r w:rsidRPr="008606EE">
        <w:lastRenderedPageBreak/>
        <w:t>K</w:t>
      </w:r>
      <w:r w:rsidR="00BE4AEC" w:rsidRPr="008606EE">
        <w:t xml:space="preserve">onzept </w:t>
      </w:r>
      <w:r w:rsidRPr="008606EE">
        <w:t>der Vorhersage</w:t>
      </w:r>
      <w:bookmarkEnd w:id="68"/>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9" w:name="_Toc535213866"/>
      <w:r>
        <w:lastRenderedPageBreak/>
        <w:t>ProSekKa Sky Camera</w:t>
      </w:r>
      <w:bookmarkEnd w:id="69"/>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0" w:name="_Toc535213867"/>
      <w:bookmarkStart w:id="71" w:name="_Ref535350388"/>
      <w:r>
        <w:t xml:space="preserve">Allgemeiner Aufbau der </w:t>
      </w:r>
      <w:r w:rsidRPr="00FB2DFF">
        <w:t>ProSekKa</w:t>
      </w:r>
      <w:r w:rsidR="00CC3ADF">
        <w:t xml:space="preserve"> </w:t>
      </w:r>
      <w:r w:rsidR="00CA17A7">
        <w:t>Sky Camera</w:t>
      </w:r>
      <w:bookmarkEnd w:id="70"/>
      <w:bookmarkEnd w:id="71"/>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2"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2"/>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3" w:name="_Toc535213868"/>
      <w:r w:rsidRPr="00C40B7F">
        <w:t>Ground Truth</w:t>
      </w:r>
      <w:bookmarkEnd w:id="73"/>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4" w:name="_Ref534278342"/>
      <w:bookmarkStart w:id="75"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6</w:t>
      </w:r>
      <w:r w:rsidR="00BA1753">
        <w:rPr>
          <w:noProof/>
        </w:rPr>
        <w:fldChar w:fldCharType="end"/>
      </w:r>
      <w:bookmarkEnd w:id="74"/>
      <w:r>
        <w:rPr>
          <w:noProof/>
        </w:rPr>
        <w:t xml:space="preserve">: </w:t>
      </w:r>
      <w:r w:rsidRPr="00D162AB">
        <w:rPr>
          <w:noProof/>
        </w:rPr>
        <w:t>Lageplan Hochschule Luzern für Technik und Architektur</w:t>
      </w:r>
      <w:bookmarkEnd w:id="75"/>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6" w:name="_Ref532641609"/>
      <w:bookmarkStart w:id="77"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7</w:t>
      </w:r>
      <w:r w:rsidR="00BA1753">
        <w:rPr>
          <w:noProof/>
        </w:rPr>
        <w:fldChar w:fldCharType="end"/>
      </w:r>
      <w:bookmarkEnd w:id="76"/>
      <w:r>
        <w:t>: Links Messung der diffusen und rechts der globalen</w:t>
      </w:r>
      <w:r>
        <w:rPr>
          <w:noProof/>
        </w:rPr>
        <w:t xml:space="preserve"> Strahlung.</w:t>
      </w:r>
      <w:bookmarkEnd w:id="77"/>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8"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8</w:t>
      </w:r>
      <w:r w:rsidR="00BA1753">
        <w:rPr>
          <w:noProof/>
        </w:rPr>
        <w:fldChar w:fldCharType="end"/>
      </w:r>
      <w:r>
        <w:t xml:space="preserve">: Messstation und </w:t>
      </w:r>
      <w:r>
        <w:rPr>
          <w:noProof/>
        </w:rPr>
        <w:t>Datenerfassung</w:t>
      </w:r>
      <w:bookmarkEnd w:id="78"/>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9" w:name="_Toc535145270"/>
      <w:r>
        <w:t xml:space="preserve">Tabelle </w:t>
      </w:r>
      <w:r w:rsidR="00C7465A">
        <w:fldChar w:fldCharType="begin"/>
      </w:r>
      <w:r w:rsidR="00C7465A">
        <w:instrText xml:space="preserve"> SEQ Tabelle \* ARABIC </w:instrText>
      </w:r>
      <w:r w:rsidR="00C7465A">
        <w:fldChar w:fldCharType="separate"/>
      </w:r>
      <w:r w:rsidR="00C7465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9"/>
    </w:p>
    <w:p w:rsidR="001254E8" w:rsidRPr="001254E8" w:rsidRDefault="001254E8" w:rsidP="001254E8"/>
    <w:p w:rsidR="001254E8" w:rsidRDefault="001254E8" w:rsidP="001254E8">
      <w:pPr>
        <w:pStyle w:val="berschrift2"/>
      </w:pPr>
      <w:bookmarkStart w:id="80" w:name="_Toc535213869"/>
      <w:r>
        <w:lastRenderedPageBreak/>
        <w:t>Datensätze</w:t>
      </w:r>
      <w:bookmarkEnd w:id="80"/>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1"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9</w:t>
      </w:r>
      <w:r w:rsidR="00BA1753">
        <w:rPr>
          <w:noProof/>
        </w:rPr>
        <w:fldChar w:fldCharType="end"/>
      </w:r>
      <w:r>
        <w:rPr>
          <w:noProof/>
        </w:rPr>
        <w:t>: Zusammenfassung der Bodenmessstation Luzern in der Allmend.</w:t>
      </w:r>
      <w:bookmarkEnd w:id="81"/>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2"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2"/>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3"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0</w:t>
      </w:r>
      <w:r w:rsidR="00BA1753">
        <w:rPr>
          <w:noProof/>
        </w:rPr>
        <w:fldChar w:fldCharType="end"/>
      </w:r>
      <w:r>
        <w:t xml:space="preserve">: Kunststoffkoffer KK-S1 von Fireking, als </w:t>
      </w:r>
      <w:r w:rsidR="00BB65AC">
        <w:t>Kamera</w:t>
      </w:r>
      <w:r>
        <w:t xml:space="preserve"> Gehäuse.</w:t>
      </w:r>
      <w:bookmarkEnd w:id="83"/>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4"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4"/>
    </w:p>
    <w:p w:rsidR="00222FB3" w:rsidRPr="003A1582" w:rsidRDefault="00222FB3" w:rsidP="003A1582">
      <w:pPr>
        <w:pStyle w:val="berschrift3"/>
      </w:pPr>
      <w:bookmarkStart w:id="85" w:name="_Toc535213871"/>
      <w:r w:rsidRPr="003A1582">
        <w:lastRenderedPageBreak/>
        <w:t>Bestandteile der Sky Camera</w:t>
      </w:r>
      <w:bookmarkEnd w:id="85"/>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6"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2</w:t>
      </w:r>
      <w:r w:rsidR="00BA1753">
        <w:rPr>
          <w:noProof/>
        </w:rPr>
        <w:fldChar w:fldCharType="end"/>
      </w:r>
      <w:r>
        <w:rPr>
          <w:noProof/>
        </w:rPr>
        <w:t>: Bestandteile der Sky Camera</w:t>
      </w:r>
      <w:bookmarkEnd w:id="86"/>
    </w:p>
    <w:p w:rsidR="005B2821" w:rsidRDefault="005B2821" w:rsidP="005B2821">
      <w:pPr>
        <w:pStyle w:val="berschrift3"/>
      </w:pPr>
      <w:bookmarkStart w:id="87" w:name="_Toc535213872"/>
      <w:r>
        <w:t>Kameradom Heizung</w:t>
      </w:r>
      <w:bookmarkEnd w:id="87"/>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8" w:name="_Toc535213873"/>
      <w:r>
        <w:lastRenderedPageBreak/>
        <w:t>Sensoren</w:t>
      </w:r>
      <w:bookmarkEnd w:id="88"/>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9"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9"/>
    </w:p>
    <w:p w:rsidR="0016438C" w:rsidRDefault="00CD2957" w:rsidP="0016438C">
      <w:pPr>
        <w:pStyle w:val="berschrift3"/>
      </w:pPr>
      <w:bookmarkStart w:id="90" w:name="_Toc535213874"/>
      <w:r>
        <w:t>Kontaktloses</w:t>
      </w:r>
      <w:r w:rsidR="0016438C">
        <w:t xml:space="preserve"> Infrarotthermometer </w:t>
      </w:r>
      <w:r>
        <w:t>MLX90614</w:t>
      </w:r>
      <w:bookmarkEnd w:id="90"/>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1" w:name="_Toc535145271"/>
      <w:r>
        <w:t xml:space="preserve">Tabelle </w:t>
      </w:r>
      <w:r w:rsidR="00C7465A">
        <w:fldChar w:fldCharType="begin"/>
      </w:r>
      <w:r w:rsidR="00C7465A">
        <w:instrText xml:space="preserve"> SEQ Tabelle \* ARABIC </w:instrText>
      </w:r>
      <w:r w:rsidR="00C7465A">
        <w:fldChar w:fldCharType="separate"/>
      </w:r>
      <w:r w:rsidR="00C7465A">
        <w:rPr>
          <w:noProof/>
        </w:rPr>
        <w:t>4</w:t>
      </w:r>
      <w:r w:rsidR="00C7465A">
        <w:fldChar w:fldCharType="end"/>
      </w:r>
      <w:r>
        <w:rPr>
          <w:noProof/>
        </w:rPr>
        <w:t xml:space="preserve">: </w:t>
      </w:r>
      <w:r w:rsidRPr="00503807">
        <w:rPr>
          <w:noProof/>
        </w:rPr>
        <w:t>Spezifikationen Melexis MLX90614ESF-BCI</w:t>
      </w:r>
      <w:r>
        <w:rPr>
          <w:noProof/>
        </w:rPr>
        <w:t>.</w:t>
      </w:r>
      <w:bookmarkEnd w:id="91"/>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2" w:name="_Ref534303385"/>
      <w:bookmarkStart w:id="93" w:name="_Toc535213875"/>
      <w:r>
        <w:t>Entfeuchtungsanlage</w:t>
      </w:r>
      <w:bookmarkEnd w:id="92"/>
      <w:bookmarkEnd w:id="93"/>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4" w:name="_Toc535145256"/>
      <w:r>
        <w:t xml:space="preserve">Abbildung </w:t>
      </w:r>
      <w:r>
        <w:rPr>
          <w:noProof/>
        </w:rPr>
        <w:fldChar w:fldCharType="begin"/>
      </w:r>
      <w:r>
        <w:rPr>
          <w:noProof/>
        </w:rPr>
        <w:instrText xml:space="preserve"> SEQ Abbildung \* ARABIC </w:instrText>
      </w:r>
      <w:r>
        <w:rPr>
          <w:noProof/>
        </w:rPr>
        <w:fldChar w:fldCharType="separate"/>
      </w:r>
      <w:r w:rsidR="00EA1F6E">
        <w:rPr>
          <w:noProof/>
        </w:rPr>
        <w:t>24</w:t>
      </w:r>
      <w:r>
        <w:rPr>
          <w:noProof/>
        </w:rPr>
        <w:fldChar w:fldCharType="end"/>
      </w:r>
      <w:r>
        <w:rPr>
          <w:noProof/>
        </w:rPr>
        <w:t xml:space="preserve">: </w:t>
      </w:r>
      <w:r>
        <w:t>Molekularsieb Perlen, zur scharfen Trocknung feuchter Luft.</w:t>
      </w:r>
      <w:bookmarkEnd w:id="94"/>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5" w:name="_Toc535145257"/>
      <w:r>
        <w:t xml:space="preserve">Abbildung </w:t>
      </w:r>
      <w:r>
        <w:rPr>
          <w:noProof/>
        </w:rPr>
        <w:fldChar w:fldCharType="begin"/>
      </w:r>
      <w:r>
        <w:rPr>
          <w:noProof/>
        </w:rPr>
        <w:instrText xml:space="preserve"> SEQ Abbildung \* ARABIC </w:instrText>
      </w:r>
      <w:r>
        <w:rPr>
          <w:noProof/>
        </w:rPr>
        <w:fldChar w:fldCharType="separate"/>
      </w:r>
      <w:r w:rsidR="00EA1F6E">
        <w:rPr>
          <w:noProof/>
        </w:rPr>
        <w:t>25</w:t>
      </w:r>
      <w:r>
        <w:rPr>
          <w:noProof/>
        </w:rPr>
        <w:fldChar w:fldCharType="end"/>
      </w:r>
      <w:r>
        <w:rPr>
          <w:noProof/>
        </w:rPr>
        <w:t xml:space="preserve">: Links Aufsicht und rechts Seitenansicht der </w:t>
      </w:r>
      <w:r>
        <w:t>Entfeuchtungsanlage</w:t>
      </w:r>
      <w:r>
        <w:rPr>
          <w:noProof/>
        </w:rPr>
        <w:t>.</w:t>
      </w:r>
      <w:bookmarkEnd w:id="95"/>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6"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6</w:t>
      </w:r>
      <w:r w:rsidR="00BA1753">
        <w:rPr>
          <w:noProof/>
        </w:rPr>
        <w:fldChar w:fldCharType="end"/>
      </w:r>
      <w:r>
        <w:t>: Links: geöffnete Entfeuchtungsanlage. Rechts: Entfeuchtungsanlage von vorne.</w:t>
      </w:r>
      <w:bookmarkEnd w:id="96"/>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7"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7"/>
    </w:p>
    <w:p w:rsidR="00781091" w:rsidRDefault="00781091" w:rsidP="00781091">
      <w:pPr>
        <w:pStyle w:val="berschrift2"/>
      </w:pPr>
      <w:bookmarkStart w:id="98" w:name="_Toc535213876"/>
      <w:r w:rsidRPr="00E86376">
        <w:t>Software und Algorithmen</w:t>
      </w:r>
      <w:bookmarkEnd w:id="98"/>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9" w:name="_Toc535213877"/>
      <w:r>
        <w:lastRenderedPageBreak/>
        <w:t>Verzeichnisstruktur der Kamerasteuerung</w:t>
      </w:r>
      <w:bookmarkEnd w:id="99"/>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0"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EA1F6E">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100"/>
      <w:r>
        <w:rPr>
          <w:noProof/>
        </w:rPr>
        <w:t xml:space="preserve"> </w:t>
      </w:r>
    </w:p>
    <w:p w:rsidR="00E319CE" w:rsidRDefault="000331B9" w:rsidP="007826AC">
      <w:pPr>
        <w:pStyle w:val="berschrift3"/>
      </w:pPr>
      <w:bookmarkStart w:id="101" w:name="_Toc535213878"/>
      <w:r>
        <w:t>Kamerast</w:t>
      </w:r>
      <w:r w:rsidR="00856120">
        <w:t>euerung mittels Cronjobs</w:t>
      </w:r>
      <w:bookmarkEnd w:id="101"/>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2" w:name="_Toc535145272"/>
      <w:r>
        <w:t xml:space="preserve">Tabelle </w:t>
      </w:r>
      <w:r w:rsidR="00C7465A">
        <w:fldChar w:fldCharType="begin"/>
      </w:r>
      <w:r w:rsidR="00C7465A">
        <w:instrText xml:space="preserve"> SEQ Tabelle \* ARABIC </w:instrText>
      </w:r>
      <w:r w:rsidR="00C7465A">
        <w:fldChar w:fldCharType="separate"/>
      </w:r>
      <w:r w:rsidR="00C7465A">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2"/>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3" w:name="_Ref534537835"/>
      <w:bookmarkStart w:id="104" w:name="_Toc535213879"/>
      <w:r>
        <w:t xml:space="preserve">Software </w:t>
      </w:r>
      <w:r w:rsidR="00B5772A">
        <w:t>zu</w:t>
      </w:r>
      <w:r w:rsidR="00693A9E">
        <w:t>r</w:t>
      </w:r>
      <w:r w:rsidR="00B5772A">
        <w:t xml:space="preserve"> Himmels</w:t>
      </w:r>
      <w:r w:rsidR="00693A9E">
        <w:t>fotogra</w:t>
      </w:r>
      <w:r w:rsidR="00D30F06">
        <w:t>f</w:t>
      </w:r>
      <w:r w:rsidR="00693A9E">
        <w:t>ie</w:t>
      </w:r>
      <w:bookmarkEnd w:id="103"/>
      <w:bookmarkEnd w:id="104"/>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5" w:name="_Toc535145273"/>
      <w:r>
        <w:t xml:space="preserve">Tabelle </w:t>
      </w:r>
      <w:r w:rsidR="00C7465A">
        <w:fldChar w:fldCharType="begin"/>
      </w:r>
      <w:r w:rsidR="00C7465A">
        <w:instrText xml:space="preserve"> SEQ Tabelle \* ARABIC </w:instrText>
      </w:r>
      <w:r w:rsidR="00C7465A">
        <w:fldChar w:fldCharType="separate"/>
      </w:r>
      <w:r w:rsidR="00C7465A">
        <w:rPr>
          <w:noProof/>
        </w:rPr>
        <w:t>6</w:t>
      </w:r>
      <w:r w:rsidR="00C7465A">
        <w:fldChar w:fldCharType="end"/>
      </w:r>
      <w:r>
        <w:rPr>
          <w:noProof/>
        </w:rPr>
        <w:t>: Übersicht der Laufzeiten unterschiedlicher Softwareversionen.</w:t>
      </w:r>
      <w:bookmarkEnd w:id="105"/>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6"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29</w:t>
      </w:r>
      <w:r w:rsidR="00E93932">
        <w:rPr>
          <w:noProof/>
        </w:rPr>
        <w:fldChar w:fldCharType="end"/>
      </w:r>
      <w:r>
        <w:rPr>
          <w:noProof/>
        </w:rPr>
        <w:t>: Klassendiagramm raw_1.py</w:t>
      </w:r>
      <w:bookmarkEnd w:id="10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07"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30</w:t>
      </w:r>
      <w:r w:rsidR="00E93932">
        <w:rPr>
          <w:noProof/>
        </w:rPr>
        <w:fldChar w:fldCharType="end"/>
      </w:r>
      <w:r>
        <w:rPr>
          <w:noProof/>
        </w:rPr>
        <w:t>: Flussdiagramm des Programms raw_1.py</w:t>
      </w:r>
      <w:bookmarkEnd w:id="107"/>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8"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8"/>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9"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32</w:t>
      </w:r>
      <w:r w:rsidR="00E93932">
        <w:rPr>
          <w:noProof/>
        </w:rPr>
        <w:fldChar w:fldCharType="end"/>
      </w:r>
      <w:r>
        <w:rPr>
          <w:noProof/>
        </w:rPr>
        <w:t>: Klassendigramm picam.py</w:t>
      </w:r>
      <w:bookmarkEnd w:id="10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0" w:name="_Ref535145368"/>
      <w:bookmarkStart w:id="111"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33</w:t>
      </w:r>
      <w:r w:rsidR="00E93932">
        <w:rPr>
          <w:noProof/>
        </w:rPr>
        <w:fldChar w:fldCharType="end"/>
      </w:r>
      <w:bookmarkEnd w:id="11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1"/>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8B5D07">
      <w:pPr>
        <w:pStyle w:val="Listenabsatz"/>
        <w:keepNext/>
        <w:numPr>
          <w:ilvl w:val="0"/>
          <w:numId w:val="13"/>
        </w:numPr>
        <w:spacing w:before="0"/>
        <w:jc w:val="left"/>
      </w:pPr>
      <w:r>
        <w:t xml:space="preserve">                                    (b)                                      (c)                                       (d)</w:t>
      </w:r>
    </w:p>
    <w:p w:rsidR="00F21E1F" w:rsidRDefault="005E66AE" w:rsidP="005846AF">
      <w:pPr>
        <w:pStyle w:val="Beschriftung"/>
        <w:spacing w:after="240"/>
        <w:jc w:val="left"/>
      </w:pPr>
      <w:r>
        <w:t xml:space="preserve">Abbildung </w:t>
      </w:r>
      <w:r>
        <w:fldChar w:fldCharType="begin"/>
      </w:r>
      <w:r>
        <w:instrText xml:space="preserve"> SEQ Abbildung \* ARABIC </w:instrText>
      </w:r>
      <w:r>
        <w:fldChar w:fldCharType="separate"/>
      </w:r>
      <w:r w:rsidR="00EA1F6E">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r>
        <w:t xml:space="preserve">Abbildung </w:t>
      </w:r>
      <w:r>
        <w:fldChar w:fldCharType="begin"/>
      </w:r>
      <w:r>
        <w:instrText xml:space="preserve"> SEQ Abbildung \* ARABIC </w:instrText>
      </w:r>
      <w:r>
        <w:fldChar w:fldCharType="separate"/>
      </w:r>
      <w:r w:rsidR="00EA1F6E">
        <w:rPr>
          <w:noProof/>
        </w:rPr>
        <w:t>35</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2" w:name="_Ref535562984"/>
      <w:r>
        <w:lastRenderedPageBreak/>
        <w:t xml:space="preserve">Organisation der </w:t>
      </w:r>
      <w:r w:rsidR="003C474A">
        <w:t>Bildd</w:t>
      </w:r>
      <w:r>
        <w:t>ateiablage</w:t>
      </w:r>
      <w:bookmarkEnd w:id="112"/>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EA1F6E">
        <w:rPr>
          <w:noProof/>
        </w:rPr>
        <w:t>36</w:t>
      </w:r>
      <w:r>
        <w:fldChar w:fldCharType="end"/>
      </w:r>
      <w:r>
        <w:rPr>
          <w:noProof/>
        </w:rPr>
        <w:t>: Übertragung der Bilddateien auf das NAS-Laufwerk.</w:t>
      </w:r>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3" w:name="_Ref535396295"/>
      <w:r>
        <w:t xml:space="preserve">Abbildung </w:t>
      </w:r>
      <w:r>
        <w:fldChar w:fldCharType="begin"/>
      </w:r>
      <w:r>
        <w:instrText xml:space="preserve"> SEQ Abbildung \* ARABIC </w:instrText>
      </w:r>
      <w:r>
        <w:fldChar w:fldCharType="separate"/>
      </w:r>
      <w:r w:rsidR="00EA1F6E">
        <w:rPr>
          <w:noProof/>
        </w:rPr>
        <w:t>37</w:t>
      </w:r>
      <w:r>
        <w:fldChar w:fldCharType="end"/>
      </w:r>
      <w:bookmarkEnd w:id="113"/>
      <w:r>
        <w:rPr>
          <w:noProof/>
        </w:rPr>
        <w:t xml:space="preserve">: </w:t>
      </w:r>
      <w:bookmarkStart w:id="114" w:name="_Ref535396242"/>
      <w:r w:rsidRPr="00C73283">
        <w:rPr>
          <w:noProof/>
        </w:rPr>
        <w:t>Verzeichnisstruktur</w:t>
      </w:r>
      <w:r>
        <w:rPr>
          <w:noProof/>
        </w:rPr>
        <w:t xml:space="preserve"> auf dem NAS</w:t>
      </w:r>
      <w:r w:rsidR="00607A6A">
        <w:rPr>
          <w:noProof/>
        </w:rPr>
        <w:t>-</w:t>
      </w:r>
      <w:r>
        <w:rPr>
          <w:noProof/>
        </w:rPr>
        <w:t>Laufwerk zur Ablage der Bilddaten.</w:t>
      </w:r>
      <w:bookmarkEnd w:id="114"/>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Belichtungsserie 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EA1F6E">
        <w:rPr>
          <w:noProof/>
        </w:rPr>
        <w:t>38</w:t>
      </w:r>
      <w:r>
        <w:fldChar w:fldCharType="end"/>
      </w:r>
      <w:r>
        <w:rPr>
          <w:noProof/>
        </w:rPr>
        <w:t>: Logdatei und Bilder der Tagesaufnahme "</w:t>
      </w:r>
      <w:r w:rsidRPr="00054554">
        <w:rPr>
          <w:noProof/>
        </w:rPr>
        <w:t>20181022_115836</w:t>
      </w:r>
      <w:r>
        <w:rPr>
          <w:noProof/>
        </w:rPr>
        <w:t>"</w:t>
      </w:r>
    </w:p>
    <w:p w:rsidR="00B02F5F" w:rsidRDefault="00B02F5F" w:rsidP="005577C5">
      <w:pPr>
        <w:spacing w:before="0"/>
      </w:pPr>
      <w:r>
        <w:lastRenderedPageBreak/>
        <w:t xml:space="preserve">Die Logdatei beinhalten die Kameraeinstellungen die für das jeweilige Bildpaar, RAW und </w:t>
      </w:r>
      <w:r w:rsidR="001F52BE">
        <w:t>JPG verwendet</w:t>
      </w:r>
      <w:r>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15" w:name="_Toc535145266"/>
      <w:r>
        <w:t xml:space="preserve">Abbildung </w:t>
      </w:r>
      <w:r>
        <w:rPr>
          <w:noProof/>
        </w:rPr>
        <w:fldChar w:fldCharType="begin"/>
      </w:r>
      <w:r>
        <w:rPr>
          <w:noProof/>
        </w:rPr>
        <w:instrText xml:space="preserve"> SEQ Abbildung \* ARABIC </w:instrText>
      </w:r>
      <w:r>
        <w:rPr>
          <w:noProof/>
        </w:rPr>
        <w:fldChar w:fldCharType="separate"/>
      </w:r>
      <w:r w:rsidR="00EA1F6E">
        <w:rPr>
          <w:noProof/>
        </w:rPr>
        <w:t>39</w:t>
      </w:r>
      <w:r>
        <w:rPr>
          <w:noProof/>
        </w:rPr>
        <w:fldChar w:fldCharType="end"/>
      </w:r>
      <w:r>
        <w:rPr>
          <w:noProof/>
        </w:rPr>
        <w:t>: Logdatei der Kamera Einstellungen.</w:t>
      </w:r>
      <w:bookmarkEnd w:id="115"/>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E46FC8">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16" w:name="_Toc535213880"/>
      <w:bookmarkStart w:id="117" w:name="_Hlk535519192"/>
      <w:bookmarkStart w:id="118" w:name="_Hlk535571025"/>
      <w:r w:rsidRPr="00677868">
        <w:t>Postprocessing</w:t>
      </w:r>
      <w:bookmarkEnd w:id="116"/>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241B25">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E75F95">
      <w:pPr>
        <w:keepNext/>
        <w:spacing w:before="240"/>
        <w:jc w:val="center"/>
      </w:pPr>
      <w:r>
        <w:rPr>
          <w:noProof/>
        </w:rPr>
        <w:drawing>
          <wp:inline distT="0" distB="0" distL="0" distR="0" wp14:anchorId="79B65A2C" wp14:editId="63AE404B">
            <wp:extent cx="2798859" cy="1062181"/>
            <wp:effectExtent l="0" t="0" r="1905" b="508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07076" cy="1065299"/>
                    </a:xfrm>
                    <a:prstGeom prst="rect">
                      <a:avLst/>
                    </a:prstGeom>
                    <a:noFill/>
                    <a:ln>
                      <a:noFill/>
                    </a:ln>
                  </pic:spPr>
                </pic:pic>
              </a:graphicData>
            </a:graphic>
          </wp:inline>
        </w:drawing>
      </w:r>
    </w:p>
    <w:p w:rsidR="00E75F95" w:rsidRDefault="00E75F95" w:rsidP="000A30DF">
      <w:pPr>
        <w:pStyle w:val="Beschriftung"/>
        <w:jc w:val="center"/>
      </w:pPr>
      <w:r>
        <w:t xml:space="preserve">Abbildung </w:t>
      </w:r>
      <w:r>
        <w:fldChar w:fldCharType="begin"/>
      </w:r>
      <w:r>
        <w:instrText xml:space="preserve"> SEQ Abbildung \* ARABIC </w:instrText>
      </w:r>
      <w:r>
        <w:fldChar w:fldCharType="separate"/>
      </w:r>
      <w:r w:rsidR="00EA1F6E">
        <w:rPr>
          <w:noProof/>
        </w:rPr>
        <w:t>40</w:t>
      </w:r>
      <w:r>
        <w:fldChar w:fldCharType="end"/>
      </w:r>
      <w:r>
        <w:rPr>
          <w:noProof/>
        </w:rPr>
        <w:t>:  Postprocessing und Übertragung der Bilddatein in die Datenbank.</w:t>
      </w:r>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also parallellaufende Instanzen des gleichen Prozesses und verteilt die Arbeit auf mehrere Rechner, dann </w:t>
      </w:r>
      <w:r>
        <w:lastRenderedPageBreak/>
        <w:t>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T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5A7AC3">
        <w:t xml:space="preserve">Abbildung </w:t>
      </w:r>
      <w:r w:rsidR="005A7AC3">
        <w:rPr>
          <w:noProof/>
        </w:rPr>
        <w:t>41</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19" w:name="_Ref535585006"/>
      <w:r>
        <w:t xml:space="preserve">Abbildung </w:t>
      </w:r>
      <w:r>
        <w:fldChar w:fldCharType="begin"/>
      </w:r>
      <w:r>
        <w:instrText xml:space="preserve"> SEQ Abbildung \* ARABIC </w:instrText>
      </w:r>
      <w:r>
        <w:fldChar w:fldCharType="separate"/>
      </w:r>
      <w:r>
        <w:rPr>
          <w:noProof/>
        </w:rPr>
        <w:t>41</w:t>
      </w:r>
      <w:r>
        <w:fldChar w:fldCharType="end"/>
      </w:r>
      <w:bookmarkEnd w:id="119"/>
      <w:r>
        <w:rPr>
          <w:noProof/>
        </w:rPr>
        <w:t>:VerwendteTabellen, zur Ablage der Tagesaufnahmen.</w:t>
      </w:r>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AD3F0A">
              <w:rPr>
                <w:sz w:val="16"/>
                <w:szCs w:val="16"/>
              </w:rPr>
              <w:t xml:space="preserve"> Ein JPG-Bild des Graphen der CRF. </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r>
        <w:t xml:space="preserve">Tabelle </w:t>
      </w:r>
      <w:r>
        <w:fldChar w:fldCharType="begin"/>
      </w:r>
      <w:r>
        <w:instrText xml:space="preserve"> SEQ Tabelle \* ARABIC </w:instrText>
      </w:r>
      <w:r>
        <w:fldChar w:fldCharType="separate"/>
      </w:r>
      <w:r>
        <w:rPr>
          <w:noProof/>
        </w:rPr>
        <w:t>7</w:t>
      </w:r>
      <w:r>
        <w:fldChar w:fldCharType="end"/>
      </w:r>
      <w:r>
        <w:rPr>
          <w:noProof/>
        </w:rPr>
        <w:t>: Biddateien aus dem Postprocessing, die in der Datenbank abgelget werden.</w:t>
      </w:r>
    </w:p>
    <w:p w:rsidR="00666A55" w:rsidRDefault="00175CE3" w:rsidP="0019318F">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Eine Filtermethode</w:t>
      </w:r>
      <w:r w:rsidR="00DE4A69">
        <w:t>,</w:t>
      </w:r>
      <w:r w:rsidR="00704CDF">
        <w:t xml:space="preserve"> </w:t>
      </w:r>
      <w:r w:rsidR="00DE4A69">
        <w:t xml:space="preserve">die aktiviert oder auch deaktiviert werden kann, prüft ob es Regentage in der Liste gibt. Solche Tage werden aus den Listen entfernt, um die Gesamtrechenzeit zu reduzieren. </w:t>
      </w:r>
      <w:r w:rsidR="00F32F81">
        <w:t xml:space="preserve">Da die Software als multiprocessor Anwendung ausgelegt ist, können nun verschiedene Prozesse parallel Listen abarbeiten. Jeder Prozess lädt ein Verzeichnis und entpackt die darin enthalten, komprimierten Tagesaufnahmen.  Anschliessend wird jeder entpackte Ordner auf seine Datenintegrität geprüft. </w:t>
      </w:r>
      <w:r w:rsidR="00942CD1">
        <w:t>Fehlen Einträge oder sogar die gesamte</w:t>
      </w:r>
      <w:r w:rsidR="00F32F81">
        <w:t xml:space="preserve"> Logdatei oder Bilder einer Belichtungsreihe, dann wird eine Warnung ausgegeben </w:t>
      </w:r>
      <w:r w:rsidR="00942CD1">
        <w:t xml:space="preserve">und das betroffene Verzeichnis, in einer dafür vorgesehenen Liste vermerkt. </w:t>
      </w:r>
      <w:bookmarkStart w:id="120" w:name="_GoBack"/>
      <w:bookmarkEnd w:id="120"/>
    </w:p>
    <w:p w:rsidR="00942CD1" w:rsidRDefault="00942CD1" w:rsidP="0019318F"/>
    <w:p w:rsidR="00942CD1" w:rsidRDefault="00942CD1" w:rsidP="0019318F">
      <w:r>
        <w:t>Können nachbearbeitet oder korrigiert werden</w:t>
      </w:r>
    </w:p>
    <w:p w:rsidR="0019318F" w:rsidRDefault="0019318F" w:rsidP="00241B25"/>
    <w:p w:rsidR="005D26EB" w:rsidRDefault="00563525" w:rsidP="00766027">
      <w:pPr>
        <w:keepNext/>
      </w:pPr>
      <w:bookmarkStart w:id="121" w:name="_Hlk535519203"/>
      <w:bookmarkEnd w:id="117"/>
      <w:r>
        <w:lastRenderedPageBreak/>
        <w:t xml:space="preserve">Das Postprocessing umfasst mehrere Teilaufgaben. </w:t>
      </w: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 einfaches Funktionsdiagramm </w:t>
      </w:r>
      <w:r w:rsidR="000409E8">
        <w:t>erstellen?</w:t>
      </w:r>
    </w:p>
    <w:p w:rsidR="000409E8" w:rsidRDefault="00814E0F" w:rsidP="008B5D07">
      <w:pPr>
        <w:pStyle w:val="Listenabsatz"/>
        <w:keepNext/>
        <w:numPr>
          <w:ilvl w:val="0"/>
          <w:numId w:val="12"/>
        </w:numPr>
      </w:pPr>
      <w:r>
        <w:t>NAS einrichten und My</w:t>
      </w:r>
      <w:r w:rsidR="000409E8">
        <w:t>SQL – Server aktivieren</w:t>
      </w:r>
    </w:p>
    <w:p w:rsidR="00037FF9" w:rsidRDefault="00037FF9" w:rsidP="008B5D07">
      <w:pPr>
        <w:pStyle w:val="Listenabsatz"/>
        <w:keepNext/>
        <w:numPr>
          <w:ilvl w:val="0"/>
          <w:numId w:val="12"/>
        </w:numPr>
      </w:pPr>
      <w:r>
        <w:t>Integritätscheck der Daten</w:t>
      </w:r>
    </w:p>
    <w:p w:rsidR="00256D28" w:rsidRDefault="00256D28" w:rsidP="008B5D07">
      <w:pPr>
        <w:pStyle w:val="Listenabsatz"/>
        <w:keepNext/>
        <w:numPr>
          <w:ilvl w:val="0"/>
          <w:numId w:val="12"/>
        </w:numPr>
      </w:pPr>
      <w:r>
        <w:t xml:space="preserve">Wie ist die Datenbank </w:t>
      </w:r>
      <w:r w:rsidR="00037FF9">
        <w:t>aufgebaut?</w:t>
      </w:r>
    </w:p>
    <w:p w:rsidR="00037FF9" w:rsidRDefault="00037FF9" w:rsidP="008B5D07">
      <w:pPr>
        <w:pStyle w:val="Listenabsatz"/>
        <w:keepNext/>
        <w:numPr>
          <w:ilvl w:val="0"/>
          <w:numId w:val="12"/>
        </w:numPr>
      </w:pPr>
      <w:r>
        <w:t>Auslesen der Bilddaten (Shutterzeiten) aus den Logfiles</w:t>
      </w:r>
    </w:p>
    <w:p w:rsidR="00037FF9" w:rsidRDefault="00037FF9" w:rsidP="008B5D07">
      <w:pPr>
        <w:pStyle w:val="Listenabsatz"/>
        <w:keepNext/>
        <w:numPr>
          <w:ilvl w:val="0"/>
          <w:numId w:val="12"/>
        </w:numPr>
      </w:pPr>
      <w:r>
        <w:t>Bilder werde als BLOB gespeichert</w:t>
      </w:r>
    </w:p>
    <w:p w:rsidR="00256D28" w:rsidRDefault="00256D28" w:rsidP="008B5D07">
      <w:pPr>
        <w:pStyle w:val="Listenabsatz"/>
        <w:keepNext/>
        <w:numPr>
          <w:ilvl w:val="0"/>
          <w:numId w:val="12"/>
        </w:numPr>
      </w:pPr>
      <w:r>
        <w:t>Welche Daten werden in der Datenbank abgelegt?</w:t>
      </w:r>
    </w:p>
    <w:p w:rsidR="005741DE" w:rsidRDefault="005741DE" w:rsidP="008B5D07">
      <w:pPr>
        <w:pStyle w:val="Listenabsatz"/>
        <w:keepNext/>
        <w:numPr>
          <w:ilvl w:val="0"/>
          <w:numId w:val="12"/>
        </w:numPr>
      </w:pPr>
      <w:r>
        <w:t xml:space="preserve">Getonemappete Variante </w:t>
      </w:r>
    </w:p>
    <w:p w:rsidR="00256D28" w:rsidRDefault="00D25F10" w:rsidP="008B5D07">
      <w:pPr>
        <w:pStyle w:val="Listenabsatz"/>
        <w:keepNext/>
        <w:numPr>
          <w:ilvl w:val="0"/>
          <w:numId w:val="12"/>
        </w:numPr>
      </w:pPr>
      <w:r>
        <w:t>Hier werden die HDR - Bilder erstellt.</w:t>
      </w:r>
    </w:p>
    <w:p w:rsidR="00D25F10" w:rsidRDefault="00D25F10" w:rsidP="008B5D07">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8B5D07">
      <w:pPr>
        <w:pStyle w:val="Listenabsatz"/>
        <w:keepNext/>
        <w:numPr>
          <w:ilvl w:val="0"/>
          <w:numId w:val="12"/>
        </w:numPr>
      </w:pPr>
      <w:r>
        <w:t>Deshalb dann eine Multiprozessorvariante geschrieben in der Parallel gearbeitet werden kann.</w:t>
      </w:r>
    </w:p>
    <w:p w:rsidR="005741DE" w:rsidRDefault="005741DE" w:rsidP="008B5D07">
      <w:pPr>
        <w:pStyle w:val="Listenabsatz"/>
        <w:keepNext/>
        <w:numPr>
          <w:ilvl w:val="0"/>
          <w:numId w:val="12"/>
        </w:numPr>
      </w:pPr>
      <w:r>
        <w:t>Maskieren der Bilder</w:t>
      </w:r>
    </w:p>
    <w:p w:rsidR="00192EA9" w:rsidRDefault="00192EA9" w:rsidP="008B5D07">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2F5E9A" w:rsidRDefault="002F5E9A" w:rsidP="00766027">
      <w:pPr>
        <w:keepNext/>
      </w:pPr>
    </w:p>
    <w:p w:rsidR="002F5E9A" w:rsidRDefault="002F5E9A" w:rsidP="002F5E9A">
      <w:pPr>
        <w:pStyle w:val="berschrift3"/>
      </w:pPr>
      <w:r>
        <w:t>Auswertung der Wetterdaten</w:t>
      </w:r>
    </w:p>
    <w:p w:rsidR="003A6BDE" w:rsidRPr="003A6BDE" w:rsidRDefault="003A6BDE" w:rsidP="003A6BDE">
      <w:r>
        <w:t xml:space="preserve">Wie habe ich mich für welche Bilder entschieden? -&gt; Allmend Daten </w:t>
      </w:r>
    </w:p>
    <w:p w:rsidR="00677868" w:rsidRDefault="00677868" w:rsidP="00677868">
      <w:pPr>
        <w:pStyle w:val="berschrift3"/>
      </w:pPr>
      <w:bookmarkStart w:id="122" w:name="_Toc535213881"/>
      <w:bookmarkEnd w:id="118"/>
      <w:bookmarkEnd w:id="121"/>
      <w:r>
        <w:t>Software zur Wolkendetektion</w:t>
      </w:r>
      <w:bookmarkEnd w:id="122"/>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23" w:name="_Toc535213882"/>
      <w:r>
        <w:lastRenderedPageBreak/>
        <w:t>YCbCr-Farbraum</w:t>
      </w:r>
      <w:bookmarkEnd w:id="123"/>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6"/>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24"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42</w:t>
      </w:r>
      <w:r w:rsidR="00BA1753">
        <w:rPr>
          <w:noProof/>
        </w:rPr>
        <w:fldChar w:fldCharType="end"/>
      </w:r>
      <w:r>
        <w:t>: Wolken-Kamera auf dem Dach des IHomeLab.</w:t>
      </w:r>
      <w:bookmarkEnd w:id="124"/>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25" w:name="_Toc535213883"/>
      <w:r w:rsidRPr="006219C2">
        <w:lastRenderedPageBreak/>
        <w:t xml:space="preserve">Schlussfolgerungen </w:t>
      </w:r>
      <w:r w:rsidR="00431CF7">
        <w:t>und Ausblick</w:t>
      </w:r>
      <w:bookmarkEnd w:id="125"/>
    </w:p>
    <w:p w:rsidR="006219C2" w:rsidRPr="00496DF8" w:rsidRDefault="006219C2" w:rsidP="006219C2">
      <w:pPr>
        <w:rPr>
          <w:color w:val="FF0000"/>
        </w:rPr>
      </w:pPr>
      <w:bookmarkStart w:id="126"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7" w:name="_Ref491742270"/>
      <w:bookmarkStart w:id="128" w:name="_Ref491742277"/>
      <w:bookmarkStart w:id="129" w:name="_Toc535213885"/>
      <w:bookmarkEnd w:id="126"/>
      <w:r>
        <w:lastRenderedPageBreak/>
        <w:t xml:space="preserve">Anhang A: </w:t>
      </w:r>
      <w:bookmarkEnd w:id="127"/>
      <w:bookmarkEnd w:id="128"/>
      <w:bookmarkEnd w:id="129"/>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30" w:name="_Toc535213886"/>
      <w:r>
        <w:t>A.1 Literaturarbeiten</w:t>
      </w:r>
      <w:bookmarkEnd w:id="130"/>
    </w:p>
    <w:p w:rsidR="00284FA6" w:rsidRDefault="00284FA6">
      <w:pPr>
        <w:pStyle w:val="berschrift2"/>
        <w:numPr>
          <w:ilvl w:val="0"/>
          <w:numId w:val="0"/>
        </w:numPr>
      </w:pPr>
      <w:bookmarkStart w:id="131" w:name="_Toc535213887"/>
      <w:r>
        <w:t>A.2 Systementwicklungen</w:t>
      </w:r>
      <w:bookmarkEnd w:id="131"/>
    </w:p>
    <w:p w:rsidR="00284FA6" w:rsidRDefault="00284FA6">
      <w:pPr>
        <w:pStyle w:val="berschrift1"/>
        <w:numPr>
          <w:ilvl w:val="0"/>
          <w:numId w:val="0"/>
        </w:numPr>
      </w:pPr>
      <w:bookmarkStart w:id="132" w:name="_Toc535213888"/>
      <w:r>
        <w:lastRenderedPageBreak/>
        <w:t xml:space="preserve">Anhang B: </w:t>
      </w:r>
      <w:bookmarkEnd w:id="132"/>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33" w:name="_Ref492657968"/>
      <w:bookmarkStart w:id="134" w:name="_Toc535213889"/>
      <w:r>
        <w:lastRenderedPageBreak/>
        <w:t>Glossar</w:t>
      </w:r>
      <w:bookmarkEnd w:id="133"/>
      <w:bookmarkEnd w:id="134"/>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35" w:name="_Toc535213890"/>
      <w:r w:rsidRPr="000B6D1F">
        <w:rPr>
          <w:lang w:val="en-US"/>
        </w:rPr>
        <w:lastRenderedPageBreak/>
        <w:t>Quellen</w:t>
      </w:r>
      <w:r w:rsidR="00284FA6" w:rsidRPr="000B6D1F">
        <w:rPr>
          <w:lang w:val="en-US"/>
        </w:rPr>
        <w:t>verzeichnis</w:t>
      </w:r>
      <w:bookmarkEnd w:id="135"/>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8"/>
          <w:headerReference w:type="first" r:id="rId5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36" w:name="_Toc535213891"/>
      <w:r>
        <w:lastRenderedPageBreak/>
        <w:t>Stichwortverzeichnis</w:t>
      </w:r>
      <w:bookmarkEnd w:id="136"/>
    </w:p>
    <w:p w:rsidR="00A41159" w:rsidRDefault="00284FA6">
      <w:pPr>
        <w:rPr>
          <w:noProof/>
        </w:rPr>
        <w:sectPr w:rsidR="00A41159" w:rsidSect="00A41159">
          <w:headerReference w:type="first" r:id="rId6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5D07" w:rsidRDefault="008B5D07">
      <w:pPr>
        <w:spacing w:before="0" w:line="240" w:lineRule="auto"/>
      </w:pPr>
      <w:r>
        <w:separator/>
      </w:r>
    </w:p>
  </w:endnote>
  <w:endnote w:type="continuationSeparator" w:id="0">
    <w:p w:rsidR="008B5D07" w:rsidRDefault="008B5D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5D07" w:rsidRDefault="008B5D07">
      <w:pPr>
        <w:spacing w:before="0" w:line="240" w:lineRule="auto"/>
      </w:pPr>
      <w:r>
        <w:separator/>
      </w:r>
    </w:p>
  </w:footnote>
  <w:footnote w:type="continuationSeparator" w:id="0">
    <w:p w:rsidR="008B5D07" w:rsidRDefault="008B5D07">
      <w:pPr>
        <w:spacing w:before="0" w:line="240" w:lineRule="auto"/>
      </w:pPr>
      <w:r>
        <w:continuationSeparator/>
      </w:r>
    </w:p>
  </w:footnote>
  <w:footnote w:id="1">
    <w:p w:rsidR="0056146A" w:rsidRPr="00856265" w:rsidRDefault="0056146A"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56146A" w:rsidRPr="00436AD8" w:rsidRDefault="0056146A">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56146A" w:rsidRPr="000476B1" w:rsidRDefault="0056146A">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56146A" w:rsidRPr="00DB4ACE" w:rsidRDefault="0056146A">
      <w:pPr>
        <w:pStyle w:val="Funotentext"/>
      </w:pPr>
      <w:r>
        <w:rPr>
          <w:rStyle w:val="Funotenzeichen"/>
        </w:rPr>
        <w:footnoteRef/>
      </w:r>
      <w:r>
        <w:t xml:space="preserve"> </w:t>
      </w:r>
      <w:r w:rsidRPr="00DB4ACE">
        <w:rPr>
          <w:sz w:val="16"/>
          <w:szCs w:val="16"/>
        </w:rPr>
        <w:t>Siehe hierzu das Weber-Fechner-Gesetz</w:t>
      </w:r>
      <w:r>
        <w:t>.</w:t>
      </w:r>
    </w:p>
  </w:footnote>
  <w:footnote w:id="5">
    <w:p w:rsidR="0056146A" w:rsidRDefault="0056146A">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56146A" w:rsidRPr="00DE7F73" w:rsidRDefault="0056146A"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56146A" w:rsidRPr="00BD5EC2" w:rsidRDefault="0056146A">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56146A" w:rsidRPr="00BD5EC2" w:rsidRDefault="0056146A"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56146A" w:rsidRPr="00F80E42" w:rsidRDefault="0056146A">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56146A" w:rsidRPr="00025EB6" w:rsidRDefault="0056146A">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56146A" w:rsidRPr="00166F34" w:rsidRDefault="0056146A"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56146A" w:rsidRPr="001B3364" w:rsidRDefault="0056146A">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56146A" w:rsidRPr="009C4FB5" w:rsidRDefault="0056146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56146A" w:rsidRPr="00AB0039" w:rsidRDefault="0056146A">
      <w:pPr>
        <w:pStyle w:val="Funotentext"/>
      </w:pPr>
      <w:r>
        <w:rPr>
          <w:rStyle w:val="Funotenzeichen"/>
        </w:rPr>
        <w:footnoteRef/>
      </w:r>
      <w:r>
        <w:t xml:space="preserve"> </w:t>
      </w:r>
      <w:r w:rsidRPr="00AB0039">
        <w:rPr>
          <w:sz w:val="16"/>
          <w:szCs w:val="16"/>
        </w:rPr>
        <w:t>GitHub bezeichnet diese als „Repository“.</w:t>
      </w:r>
    </w:p>
  </w:footnote>
  <w:footnote w:id="15">
    <w:p w:rsidR="0056146A" w:rsidRPr="009A74DC" w:rsidRDefault="0056146A">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56146A" w:rsidRPr="00C03F46" w:rsidRDefault="0056146A"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56146A" w:rsidRPr="00D2548C" w:rsidRDefault="0056146A"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56146A" w:rsidRPr="00D2548C" w:rsidRDefault="0056146A"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56146A" w:rsidRPr="0011431B" w:rsidRDefault="0056146A">
      <w:pPr>
        <w:pStyle w:val="Funotentext"/>
      </w:pPr>
    </w:p>
  </w:footnote>
  <w:footnote w:id="19">
    <w:p w:rsidR="0056146A" w:rsidRPr="00657E7D" w:rsidRDefault="0056146A"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56146A" w:rsidRPr="00D2548C" w:rsidRDefault="0056146A"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3B1F4E" w:rsidRPr="003B1F4E" w:rsidRDefault="003B1F4E">
      <w:pPr>
        <w:pStyle w:val="Funotentext"/>
        <w:rPr>
          <w:lang w:val="de-CH"/>
        </w:rPr>
      </w:pPr>
      <w:r>
        <w:rPr>
          <w:rStyle w:val="Funotenzeichen"/>
        </w:rPr>
        <w:footnoteRef/>
      </w:r>
      <w:r>
        <w:t xml:space="preserve"> </w:t>
      </w:r>
      <w:r w:rsidR="00702770" w:rsidRPr="00702770">
        <w:rPr>
          <w:sz w:val="16"/>
          <w:szCs w:val="16"/>
          <w:lang w:val="de-CH"/>
        </w:rPr>
        <w:t>Die Software befindet sich im GitHub</w:t>
      </w:r>
      <w:r w:rsidR="00702770">
        <w:rPr>
          <w:sz w:val="16"/>
          <w:szCs w:val="16"/>
          <w:lang w:val="de-CH"/>
        </w:rPr>
        <w:t xml:space="preserve"> </w:t>
      </w:r>
      <w:r w:rsidR="00702770" w:rsidRPr="00702770">
        <w:rPr>
          <w:sz w:val="16"/>
          <w:szCs w:val="16"/>
          <w:lang w:val="de-CH"/>
        </w:rPr>
        <w:t xml:space="preserve">Repository: </w:t>
      </w:r>
      <w:hyperlink r:id="rId8" w:history="1">
        <w:r w:rsidR="00702770" w:rsidRPr="00702770">
          <w:rPr>
            <w:rStyle w:val="Hyperlink"/>
            <w:sz w:val="16"/>
            <w:szCs w:val="16"/>
            <w:lang w:val="de-CH"/>
          </w:rPr>
          <w:t>https://github.com/ahorv/python_scripts/tree/master/postproces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46A" w:rsidRDefault="0056146A">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942CD1">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942CD1">
      <w:rPr>
        <w:noProof/>
      </w:rPr>
      <w:instrText>10</w:instrText>
    </w:r>
    <w:r>
      <w:rPr>
        <w:noProof/>
      </w:rPr>
      <w:fldChar w:fldCharType="end"/>
    </w:r>
    <w:r>
      <w:instrText xml:space="preserve"> " " \* MERGEFORMAT </w:instrText>
    </w:r>
    <w:r>
      <w:fldChar w:fldCharType="separate"/>
    </w:r>
    <w:r w:rsidR="00942CD1">
      <w:rPr>
        <w:noProof/>
      </w:rPr>
      <w:instrText>10</w:instrText>
    </w:r>
    <w:r w:rsidR="00942CD1">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0F5F50">
      <w:rPr>
        <w:noProof/>
      </w:rPr>
      <w:fldChar w:fldCharType="separate"/>
    </w:r>
    <w:r w:rsidR="00942CD1">
      <w:rPr>
        <w:noProof/>
      </w:rPr>
      <w:t>Stichwortverzeichnis</w:t>
    </w:r>
    <w:r>
      <w:rPr>
        <w:noProof/>
      </w:rPr>
      <w:fldChar w:fldCharType="end"/>
    </w:r>
    <w:r>
      <w:tab/>
    </w:r>
    <w:r>
      <w:fldChar w:fldCharType="begin"/>
    </w:r>
    <w:r>
      <w:instrText xml:space="preserve"> PAGE  \* MERGEFORMAT </w:instrText>
    </w:r>
    <w:r>
      <w:fldChar w:fldCharType="separate"/>
    </w:r>
    <w:r w:rsidR="00942CD1">
      <w:rPr>
        <w:noProof/>
      </w:rPr>
      <w:t>6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46A" w:rsidRDefault="0056146A">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46A" w:rsidRDefault="0056146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5B87"/>
    <w:rsid w:val="000068D2"/>
    <w:rsid w:val="00006DF6"/>
    <w:rsid w:val="00007B81"/>
    <w:rsid w:val="00011508"/>
    <w:rsid w:val="000129BC"/>
    <w:rsid w:val="00016CEF"/>
    <w:rsid w:val="000175FF"/>
    <w:rsid w:val="0002121C"/>
    <w:rsid w:val="00022714"/>
    <w:rsid w:val="00022F9B"/>
    <w:rsid w:val="00023213"/>
    <w:rsid w:val="000239DE"/>
    <w:rsid w:val="00024493"/>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904"/>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6783"/>
    <w:rsid w:val="000A6962"/>
    <w:rsid w:val="000A6BE8"/>
    <w:rsid w:val="000B0018"/>
    <w:rsid w:val="000B0C8C"/>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B8C"/>
    <w:rsid w:val="00175591"/>
    <w:rsid w:val="00175CE3"/>
    <w:rsid w:val="0018099E"/>
    <w:rsid w:val="00183A52"/>
    <w:rsid w:val="001902F1"/>
    <w:rsid w:val="00190BEE"/>
    <w:rsid w:val="001914AC"/>
    <w:rsid w:val="0019162E"/>
    <w:rsid w:val="00192CE5"/>
    <w:rsid w:val="00192EA9"/>
    <w:rsid w:val="0019318F"/>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AC7"/>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0461"/>
    <w:rsid w:val="0024139A"/>
    <w:rsid w:val="00241B25"/>
    <w:rsid w:val="00242114"/>
    <w:rsid w:val="00245623"/>
    <w:rsid w:val="002458A1"/>
    <w:rsid w:val="00246654"/>
    <w:rsid w:val="002536C1"/>
    <w:rsid w:val="002537A2"/>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A12"/>
    <w:rsid w:val="00284443"/>
    <w:rsid w:val="00284FA6"/>
    <w:rsid w:val="002857DE"/>
    <w:rsid w:val="0028729F"/>
    <w:rsid w:val="00287671"/>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5E9A"/>
    <w:rsid w:val="002F774D"/>
    <w:rsid w:val="002F77CB"/>
    <w:rsid w:val="00301B3C"/>
    <w:rsid w:val="0030213A"/>
    <w:rsid w:val="00302758"/>
    <w:rsid w:val="00302F3C"/>
    <w:rsid w:val="003030C7"/>
    <w:rsid w:val="00304110"/>
    <w:rsid w:val="00306F1E"/>
    <w:rsid w:val="00307330"/>
    <w:rsid w:val="00307D2A"/>
    <w:rsid w:val="00310910"/>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7608"/>
    <w:rsid w:val="003A77A5"/>
    <w:rsid w:val="003A7AE5"/>
    <w:rsid w:val="003B0701"/>
    <w:rsid w:val="003B0CF5"/>
    <w:rsid w:val="003B1F4E"/>
    <w:rsid w:val="003B1FE7"/>
    <w:rsid w:val="003B22C4"/>
    <w:rsid w:val="003B4F79"/>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44B4"/>
    <w:rsid w:val="004A5327"/>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577C5"/>
    <w:rsid w:val="005607DC"/>
    <w:rsid w:val="0056146A"/>
    <w:rsid w:val="00562824"/>
    <w:rsid w:val="00563525"/>
    <w:rsid w:val="00564F64"/>
    <w:rsid w:val="0056522D"/>
    <w:rsid w:val="005659BC"/>
    <w:rsid w:val="00565D00"/>
    <w:rsid w:val="005664D5"/>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2821"/>
    <w:rsid w:val="005B28A3"/>
    <w:rsid w:val="005B2C28"/>
    <w:rsid w:val="005B2E39"/>
    <w:rsid w:val="005B2F93"/>
    <w:rsid w:val="005B5E1E"/>
    <w:rsid w:val="005B7385"/>
    <w:rsid w:val="005B79EF"/>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0AE"/>
    <w:rsid w:val="006143BB"/>
    <w:rsid w:val="00615363"/>
    <w:rsid w:val="00615471"/>
    <w:rsid w:val="006155E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500D6"/>
    <w:rsid w:val="00650745"/>
    <w:rsid w:val="00650A10"/>
    <w:rsid w:val="00650EF2"/>
    <w:rsid w:val="00651906"/>
    <w:rsid w:val="006534B7"/>
    <w:rsid w:val="006548CE"/>
    <w:rsid w:val="006559B4"/>
    <w:rsid w:val="00655AC7"/>
    <w:rsid w:val="00656EFE"/>
    <w:rsid w:val="00657647"/>
    <w:rsid w:val="00657E7D"/>
    <w:rsid w:val="00665AB6"/>
    <w:rsid w:val="006666E4"/>
    <w:rsid w:val="00666A55"/>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57"/>
    <w:rsid w:val="006C2EB8"/>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32E"/>
    <w:rsid w:val="006E2E94"/>
    <w:rsid w:val="006E3CDA"/>
    <w:rsid w:val="006E5AC6"/>
    <w:rsid w:val="006E5DEF"/>
    <w:rsid w:val="006E5FFE"/>
    <w:rsid w:val="006E6AB7"/>
    <w:rsid w:val="006E7126"/>
    <w:rsid w:val="006E7EF2"/>
    <w:rsid w:val="006F2E88"/>
    <w:rsid w:val="006F3779"/>
    <w:rsid w:val="006F5023"/>
    <w:rsid w:val="006F50D9"/>
    <w:rsid w:val="006F55C1"/>
    <w:rsid w:val="006F5FC1"/>
    <w:rsid w:val="006F6061"/>
    <w:rsid w:val="006F6078"/>
    <w:rsid w:val="006F6E3E"/>
    <w:rsid w:val="006F71EC"/>
    <w:rsid w:val="006F769F"/>
    <w:rsid w:val="00700F79"/>
    <w:rsid w:val="00702770"/>
    <w:rsid w:val="00702CFF"/>
    <w:rsid w:val="007035C5"/>
    <w:rsid w:val="00704B81"/>
    <w:rsid w:val="00704CDF"/>
    <w:rsid w:val="00705D72"/>
    <w:rsid w:val="00705DFA"/>
    <w:rsid w:val="0070613C"/>
    <w:rsid w:val="007078CE"/>
    <w:rsid w:val="00711451"/>
    <w:rsid w:val="00717EC0"/>
    <w:rsid w:val="007200B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B2C"/>
    <w:rsid w:val="0076410D"/>
    <w:rsid w:val="007648E0"/>
    <w:rsid w:val="00766027"/>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27F4"/>
    <w:rsid w:val="007B37F7"/>
    <w:rsid w:val="007B3D5B"/>
    <w:rsid w:val="007B4A00"/>
    <w:rsid w:val="007B5569"/>
    <w:rsid w:val="007B5C56"/>
    <w:rsid w:val="007B62C2"/>
    <w:rsid w:val="007B6471"/>
    <w:rsid w:val="007C3CC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657C"/>
    <w:rsid w:val="007E729C"/>
    <w:rsid w:val="007F1B6D"/>
    <w:rsid w:val="007F1C54"/>
    <w:rsid w:val="007F2182"/>
    <w:rsid w:val="007F24E4"/>
    <w:rsid w:val="007F2DE5"/>
    <w:rsid w:val="007F2DFD"/>
    <w:rsid w:val="007F50DB"/>
    <w:rsid w:val="007F517A"/>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1E63"/>
    <w:rsid w:val="00882517"/>
    <w:rsid w:val="0088299E"/>
    <w:rsid w:val="00883E9E"/>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5D07"/>
    <w:rsid w:val="008B6BE3"/>
    <w:rsid w:val="008C3942"/>
    <w:rsid w:val="008C44B0"/>
    <w:rsid w:val="008C4C79"/>
    <w:rsid w:val="008C5A99"/>
    <w:rsid w:val="008C5C79"/>
    <w:rsid w:val="008C6737"/>
    <w:rsid w:val="008C7686"/>
    <w:rsid w:val="008C792B"/>
    <w:rsid w:val="008C7C69"/>
    <w:rsid w:val="008D04FC"/>
    <w:rsid w:val="008D0893"/>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14905"/>
    <w:rsid w:val="0092023C"/>
    <w:rsid w:val="00920EFB"/>
    <w:rsid w:val="00921AD1"/>
    <w:rsid w:val="00921D13"/>
    <w:rsid w:val="00922AC6"/>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500D"/>
    <w:rsid w:val="00945C1D"/>
    <w:rsid w:val="00946E16"/>
    <w:rsid w:val="00946F53"/>
    <w:rsid w:val="00947226"/>
    <w:rsid w:val="00947725"/>
    <w:rsid w:val="00950212"/>
    <w:rsid w:val="00950691"/>
    <w:rsid w:val="009509E0"/>
    <w:rsid w:val="00951F9A"/>
    <w:rsid w:val="00956100"/>
    <w:rsid w:val="0095638D"/>
    <w:rsid w:val="009563C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9CC"/>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63C"/>
    <w:rsid w:val="00AC094E"/>
    <w:rsid w:val="00AC27A3"/>
    <w:rsid w:val="00AC2BA7"/>
    <w:rsid w:val="00AC340C"/>
    <w:rsid w:val="00AC3618"/>
    <w:rsid w:val="00AC3989"/>
    <w:rsid w:val="00AC594F"/>
    <w:rsid w:val="00AC6692"/>
    <w:rsid w:val="00AC6FB7"/>
    <w:rsid w:val="00AD0CD2"/>
    <w:rsid w:val="00AD3115"/>
    <w:rsid w:val="00AD3F0A"/>
    <w:rsid w:val="00AD6567"/>
    <w:rsid w:val="00AD7240"/>
    <w:rsid w:val="00AD757A"/>
    <w:rsid w:val="00AE209D"/>
    <w:rsid w:val="00AE52E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F3"/>
    <w:rsid w:val="00BF7CE9"/>
    <w:rsid w:val="00BF7E08"/>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3FCA"/>
    <w:rsid w:val="00C24E59"/>
    <w:rsid w:val="00C251CE"/>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69D0"/>
    <w:rsid w:val="00C76F35"/>
    <w:rsid w:val="00C77D37"/>
    <w:rsid w:val="00C8036D"/>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6A20"/>
    <w:rsid w:val="00CD6A38"/>
    <w:rsid w:val="00CD6CC2"/>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2D2"/>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3BDA"/>
    <w:rsid w:val="00DE4A69"/>
    <w:rsid w:val="00DE5C99"/>
    <w:rsid w:val="00DE5F00"/>
    <w:rsid w:val="00DE7400"/>
    <w:rsid w:val="00DE7F58"/>
    <w:rsid w:val="00DE7F73"/>
    <w:rsid w:val="00DF0490"/>
    <w:rsid w:val="00DF198C"/>
    <w:rsid w:val="00DF1C98"/>
    <w:rsid w:val="00DF228C"/>
    <w:rsid w:val="00DF3634"/>
    <w:rsid w:val="00DF4C9F"/>
    <w:rsid w:val="00DF5000"/>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71F"/>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622A"/>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4BCE"/>
    <w:rsid w:val="00F6528C"/>
    <w:rsid w:val="00F65BAD"/>
    <w:rsid w:val="00F66DE9"/>
    <w:rsid w:val="00F66E25"/>
    <w:rsid w:val="00F670AE"/>
    <w:rsid w:val="00F70326"/>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header" Target="header2.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27B67-887D-42C8-AD09-C0F6F9E74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5066</Words>
  <Characters>157917</Characters>
  <Application>Microsoft Office Word</Application>
  <DocSecurity>0</DocSecurity>
  <Lines>1315</Lines>
  <Paragraphs>36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96</cp:revision>
  <cp:lastPrinted>2011-10-23T20:42:00Z</cp:lastPrinted>
  <dcterms:created xsi:type="dcterms:W3CDTF">2019-01-16T09:16:00Z</dcterms:created>
  <dcterms:modified xsi:type="dcterms:W3CDTF">2019-01-18T21:23: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